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98B1D" w14:textId="45A1F754" w:rsidR="006F1E33" w:rsidRDefault="006F1E33" w:rsidP="00976F78">
      <w:r>
        <w:t>ALSO write another paper about the trend in effect size reporting – i.e., descriptive and over time.</w:t>
      </w:r>
    </w:p>
    <w:p w14:paraId="25927A81" w14:textId="5CC2080C" w:rsidR="006F1E33" w:rsidRDefault="006F1E33" w:rsidP="00976F78">
      <w:r>
        <w:t xml:space="preserve">Also write another paper about the trend in effect sizes reported in the literature over time. Are they in fact going </w:t>
      </w:r>
      <w:proofErr w:type="gramStart"/>
      <w:r>
        <w:t>down.</w:t>
      </w:r>
      <w:proofErr w:type="gramEnd"/>
      <w:r>
        <w:t xml:space="preserve"> </w:t>
      </w:r>
    </w:p>
    <w:p w14:paraId="7156FA6D" w14:textId="7AFA66A8" w:rsidR="001F3965" w:rsidRPr="00F55A14" w:rsidRDefault="001F3965" w:rsidP="00976F78">
      <w:r>
        <w:t xml:space="preserve">Maybe run them all through </w:t>
      </w:r>
      <w:proofErr w:type="spellStart"/>
      <w:r>
        <w:t>statcheck</w:t>
      </w:r>
      <w:proofErr w:type="spellEnd"/>
      <w:r>
        <w:t xml:space="preserve"> too? </w:t>
      </w:r>
      <w:r w:rsidR="00D23012">
        <w:t>Or at least the APA formatted ones.</w:t>
      </w:r>
      <w:bookmarkStart w:id="0" w:name="_GoBack"/>
      <w:bookmarkEnd w:id="0"/>
    </w:p>
    <w:p w14:paraId="57E56295" w14:textId="77777777" w:rsidR="006F1E33" w:rsidRDefault="006F1E33" w:rsidP="00976F78"/>
    <w:p w14:paraId="2C574D08" w14:textId="77777777" w:rsidR="006F1E33" w:rsidRDefault="006F1E33" w:rsidP="00976F78"/>
    <w:p w14:paraId="74DD6000" w14:textId="1603D6E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 xml:space="preserve">This is true </w:t>
      </w:r>
      <w:proofErr w:type="gramStart"/>
      <w:r w:rsidR="00976F78">
        <w:t>despite the fact that</w:t>
      </w:r>
      <w:proofErr w:type="gramEnd"/>
      <w:r w:rsidR="00976F78">
        <w:t xml:space="preserve"> Cohen never suggested using his benchmarks as anything but a last resort in power analysis or effect size interpretation</w:t>
      </w:r>
      <w:r w:rsidR="005C7D96">
        <w:t xml:space="preserve">. </w:t>
      </w:r>
    </w:p>
    <w:p w14:paraId="2A1FCF06" w14:textId="77777777" w:rsidR="00976F78" w:rsidRDefault="00976F78" w:rsidP="00976F78">
      <w:r>
        <w:t xml:space="preserve">E.g.; “When the above has not provided </w:t>
      </w:r>
      <w:proofErr w:type="gramStart"/>
      <w:r>
        <w:t>sufficient</w:t>
      </w:r>
      <w:proofErr w:type="gramEnd"/>
      <w:r>
        <w:t xml:space="preserve">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w:t>
      </w:r>
      <w:proofErr w:type="gramStart"/>
      <w:r>
        <w:t>despite the fact that</w:t>
      </w:r>
      <w:proofErr w:type="gramEnd"/>
      <w:r>
        <w:t xml:space="preserve">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w:t>
      </w:r>
      <w:proofErr w:type="gramStart"/>
      <w:r w:rsidR="00824714">
        <w:t>particular area</w:t>
      </w:r>
      <w:proofErr w:type="gramEnd"/>
      <w:r w:rsidR="00824714">
        <w:t xml:space="preserve">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xml:space="preserve">. </w:t>
      </w:r>
      <w:proofErr w:type="gramStart"/>
      <w:r w:rsidR="00F910F9">
        <w:t>In order to</w:t>
      </w:r>
      <w:proofErr w:type="gramEnd"/>
      <w:r w:rsidR="00F910F9">
        <w:t xml:space="preserve">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3D4E7C33" w:rsidR="00714ECC" w:rsidRDefault="00DA7216" w:rsidP="007207C5">
      <w:r>
        <w:lastRenderedPageBreak/>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9834D5A" w14:textId="77777777" w:rsidR="00DA7216" w:rsidRPr="00DA7216" w:rsidRDefault="00DA7216" w:rsidP="007207C5">
      <w:pPr>
        <w:rPr>
          <w:b/>
        </w:rPr>
      </w:pPr>
    </w:p>
    <w:p w14:paraId="638F2564" w14:textId="4842A94A" w:rsidR="00714ECC" w:rsidRDefault="00714ECC" w:rsidP="00714ECC">
      <w:r>
        <w:t>See Addressing the “Replication Crisis”: Using Original Studies to Design Replication Studies with Appropriate Statistical Power Samantha F. Anderson &amp; Scott E. Maxwell</w:t>
      </w:r>
    </w:p>
    <w:p w14:paraId="40654A09" w14:textId="77777777" w:rsidR="00DA7216" w:rsidRPr="00714ECC" w:rsidRDefault="00DA7216" w:rsidP="00714ECC">
      <w:pPr>
        <w:rPr>
          <w:b/>
        </w:rPr>
      </w:pPr>
    </w:p>
    <w:p w14:paraId="4556F232" w14:textId="6155340A" w:rsidR="007207C5" w:rsidRDefault="00DA7216" w:rsidP="00DA7216">
      <w:pPr>
        <w:spacing w:line="360" w:lineRule="auto"/>
      </w:pPr>
      <w:r>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 xml:space="preserve">SUBTASK – calculate average effect size decrease from </w:t>
      </w:r>
      <w:proofErr w:type="gramStart"/>
      <w:r>
        <w:t>all of</w:t>
      </w:r>
      <w:proofErr w:type="gramEnd"/>
      <w:r>
        <w:t xml:space="preserve"> the large reproducibility projects</w:t>
      </w:r>
    </w:p>
    <w:p w14:paraId="2C017728" w14:textId="313C7533" w:rsidR="00B74016" w:rsidRDefault="00B74016">
      <w:pPr>
        <w:rPr>
          <w:rFonts w:eastAsiaTheme="minorEastAsia"/>
        </w:rPr>
      </w:pPr>
    </w:p>
    <w:p w14:paraId="7768E8F6" w14:textId="0EBE117E" w:rsidR="0002274C" w:rsidRDefault="0002274C">
      <w:pPr>
        <w:rPr>
          <w:rFonts w:eastAsiaTheme="minorEastAsia"/>
        </w:rPr>
      </w:pPr>
    </w:p>
    <w:p w14:paraId="2CB1C672" w14:textId="77777777" w:rsidR="0002274C" w:rsidRDefault="0002274C">
      <w:pPr>
        <w:rPr>
          <w:rFonts w:eastAsiaTheme="minorEastAsia"/>
        </w:rPr>
      </w:pPr>
    </w:p>
    <w:p w14:paraId="1465BFE2" w14:textId="1E7F05AA" w:rsidR="00F910F9" w:rsidRDefault="00F910F9">
      <w:pPr>
        <w:rPr>
          <w:rFonts w:eastAsiaTheme="minorEastAsia"/>
        </w:rPr>
      </w:pPr>
    </w:p>
    <w:p w14:paraId="0A0905F4" w14:textId="77777777" w:rsidR="00F910F9" w:rsidRDefault="00F910F9">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F55A14"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lastRenderedPageBreak/>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w:t>
      </w:r>
      <w:proofErr w:type="gramStart"/>
      <w:r>
        <w:t>definitely errors</w:t>
      </w:r>
      <w:proofErr w:type="gramEnd"/>
      <w:r>
        <w:t xml:space="preserve">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proofErr w:type="gramStart"/>
      <w:r>
        <w:t>In order to</w:t>
      </w:r>
      <w:proofErr w:type="gramEnd"/>
      <w:r>
        <w:t xml:space="preserve">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w:t>
      </w:r>
      <w:proofErr w:type="gramStart"/>
      <w:r w:rsidR="002E2197">
        <w:t>particular type</w:t>
      </w:r>
      <w:proofErr w:type="gramEnd"/>
      <w:r w:rsidR="002E2197">
        <w:t xml:space="preserv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lastRenderedPageBreak/>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4"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lastRenderedPageBreak/>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1A43C3A6"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6A9C"/>
    <w:rsid w:val="00105D2D"/>
    <w:rsid w:val="001641C3"/>
    <w:rsid w:val="00170471"/>
    <w:rsid w:val="001A30F6"/>
    <w:rsid w:val="001D7096"/>
    <w:rsid w:val="001F3965"/>
    <w:rsid w:val="00217110"/>
    <w:rsid w:val="0022454F"/>
    <w:rsid w:val="00296098"/>
    <w:rsid w:val="002E2197"/>
    <w:rsid w:val="0030704E"/>
    <w:rsid w:val="00314C95"/>
    <w:rsid w:val="00322CD6"/>
    <w:rsid w:val="003406A9"/>
    <w:rsid w:val="00471818"/>
    <w:rsid w:val="00483640"/>
    <w:rsid w:val="004B1F48"/>
    <w:rsid w:val="004B4706"/>
    <w:rsid w:val="004C1BAC"/>
    <w:rsid w:val="00503EF4"/>
    <w:rsid w:val="0053389C"/>
    <w:rsid w:val="00541BBE"/>
    <w:rsid w:val="00564520"/>
    <w:rsid w:val="005B7C76"/>
    <w:rsid w:val="005C7D96"/>
    <w:rsid w:val="005E2042"/>
    <w:rsid w:val="005F092A"/>
    <w:rsid w:val="006810C8"/>
    <w:rsid w:val="006952A8"/>
    <w:rsid w:val="006A6784"/>
    <w:rsid w:val="006C5E1C"/>
    <w:rsid w:val="006F1E33"/>
    <w:rsid w:val="00714ECC"/>
    <w:rsid w:val="00717FB2"/>
    <w:rsid w:val="007207C5"/>
    <w:rsid w:val="00741791"/>
    <w:rsid w:val="007773C4"/>
    <w:rsid w:val="007B2141"/>
    <w:rsid w:val="0081261D"/>
    <w:rsid w:val="00824714"/>
    <w:rsid w:val="0092271D"/>
    <w:rsid w:val="00924AC6"/>
    <w:rsid w:val="00932AC8"/>
    <w:rsid w:val="00976F78"/>
    <w:rsid w:val="009B04A2"/>
    <w:rsid w:val="009D3A55"/>
    <w:rsid w:val="00A00227"/>
    <w:rsid w:val="00A03D9F"/>
    <w:rsid w:val="00A23672"/>
    <w:rsid w:val="00A80D58"/>
    <w:rsid w:val="00AA5136"/>
    <w:rsid w:val="00AB65F5"/>
    <w:rsid w:val="00B74016"/>
    <w:rsid w:val="00BB1083"/>
    <w:rsid w:val="00BC08FA"/>
    <w:rsid w:val="00BD0FC2"/>
    <w:rsid w:val="00BD6DC8"/>
    <w:rsid w:val="00C15456"/>
    <w:rsid w:val="00CC2D1F"/>
    <w:rsid w:val="00CC6431"/>
    <w:rsid w:val="00CE7EC7"/>
    <w:rsid w:val="00D23012"/>
    <w:rsid w:val="00D43311"/>
    <w:rsid w:val="00D6357B"/>
    <w:rsid w:val="00D73CFC"/>
    <w:rsid w:val="00D87DC9"/>
    <w:rsid w:val="00DA25A5"/>
    <w:rsid w:val="00DA7216"/>
    <w:rsid w:val="00E0144F"/>
    <w:rsid w:val="00E309BB"/>
    <w:rsid w:val="00E72CD1"/>
    <w:rsid w:val="00EF30DE"/>
    <w:rsid w:val="00F42143"/>
    <w:rsid w:val="00F53E49"/>
    <w:rsid w:val="00F55A14"/>
    <w:rsid w:val="00F82779"/>
    <w:rsid w:val="00F85C59"/>
    <w:rsid w:val="00F910F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hrmr.2016.09.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7</TotalTime>
  <Pages>6</Pages>
  <Words>3524</Words>
  <Characters>2009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7</cp:revision>
  <dcterms:created xsi:type="dcterms:W3CDTF">2018-08-06T03:48:00Z</dcterms:created>
  <dcterms:modified xsi:type="dcterms:W3CDTF">2018-09-13T23:02:00Z</dcterms:modified>
</cp:coreProperties>
</file>